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1E6F6137" w:rsidR="00755D82" w:rsidRPr="00B72439" w:rsidRDefault="00C2554F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B72439">
        <w:rPr>
          <w:rFonts w:ascii="Times New Roman" w:hAnsi="Times New Roman" w:cs="Times New Roman"/>
        </w:rPr>
        <w:t>第</w:t>
      </w:r>
      <w:r w:rsidR="00C61EFD" w:rsidRPr="00B72439">
        <w:rPr>
          <w:rFonts w:ascii="Times New Roman" w:hAnsi="Times New Roman" w:cs="Times New Roman"/>
        </w:rPr>
        <w:t>3</w:t>
      </w:r>
      <w:r w:rsidRPr="00B72439">
        <w:rPr>
          <w:rFonts w:ascii="Times New Roman" w:hAnsi="Times New Roman" w:cs="Times New Roman"/>
        </w:rPr>
        <w:t>次作业</w:t>
      </w:r>
    </w:p>
    <w:p w14:paraId="20A47FAD" w14:textId="434C61C0" w:rsidR="001C7031" w:rsidRPr="00B72439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72439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B72439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B72439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B72439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B72439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B72439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B72439">
        <w:rPr>
          <w:rFonts w:ascii="Times New Roman" w:eastAsia="宋体" w:hAnsi="Times New Roman" w:cs="Times New Roman"/>
          <w:sz w:val="18"/>
          <w:szCs w:val="18"/>
        </w:rPr>
        <w:t>，上海</w:t>
      </w:r>
      <w:r w:rsidRPr="00B72439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B72439">
        <w:rPr>
          <w:rFonts w:ascii="Times New Roman" w:eastAsia="宋体" w:hAnsi="Times New Roman" w:cs="Times New Roman"/>
          <w:sz w:val="18"/>
          <w:szCs w:val="18"/>
        </w:rPr>
        <w:t>30</w:t>
      </w:r>
      <w:r w:rsidRPr="00B72439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503E5F25" w:rsidR="00FB41B9" w:rsidRPr="009D34E4" w:rsidRDefault="008E0A54" w:rsidP="009D34E4">
      <w:pPr>
        <w:pStyle w:val="a2"/>
      </w:pPr>
      <w:r w:rsidRPr="00551E4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551E4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0881744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B23D52">
        <w:rPr>
          <w:rFonts w:hint="eastAsia"/>
        </w:rPr>
        <w:t>截止日期：</w:t>
      </w:r>
      <w:r w:rsidR="00B23D52">
        <w:rPr>
          <w:rFonts w:hint="eastAsia"/>
        </w:rPr>
        <w:t>2</w:t>
      </w:r>
      <w:r w:rsidR="00B23D52">
        <w:t>022</w:t>
      </w:r>
      <w:r w:rsidR="00B23D52">
        <w:rPr>
          <w:rFonts w:hint="eastAsia"/>
        </w:rPr>
        <w:t>-</w:t>
      </w:r>
      <w:r w:rsidR="00B23D52">
        <w:t>0</w:t>
      </w:r>
      <w:r w:rsidR="00C61EFD">
        <w:t>4</w:t>
      </w:r>
      <w:r w:rsidR="00B23D52">
        <w:rPr>
          <w:rFonts w:hint="eastAsia"/>
        </w:rPr>
        <w:t>-</w:t>
      </w:r>
      <w:r w:rsidR="00C61EFD">
        <w:t>0</w:t>
      </w:r>
      <w:r w:rsidR="00B23D52">
        <w:t>4</w:t>
      </w:r>
      <w:r w:rsidR="00B23D52">
        <w:rPr>
          <w:rFonts w:hint="eastAsia"/>
        </w:rPr>
        <w:t>.</w:t>
      </w:r>
    </w:p>
    <w:p w14:paraId="4033BAFA" w14:textId="77B22B8B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E6CF0">
        <w:rPr>
          <w:rFonts w:hint="eastAsia"/>
        </w:rPr>
        <w:t>词</w:t>
      </w:r>
      <w:r w:rsidR="007E6CF0">
        <w:rPr>
          <w:rFonts w:hint="eastAsia"/>
        </w:rPr>
        <w:t>1</w:t>
      </w:r>
      <w:r w:rsidR="007E6CF0">
        <w:rPr>
          <w:rFonts w:hint="eastAsia"/>
        </w:rPr>
        <w:t>，词</w:t>
      </w:r>
      <w:r w:rsidR="007E6CF0">
        <w:rPr>
          <w:rFonts w:hint="eastAsia"/>
        </w:rPr>
        <w:t>2</w:t>
      </w:r>
      <w:r w:rsidR="007E6CF0">
        <w:t xml:space="preserve"> </w:t>
      </w:r>
    </w:p>
    <w:p w14:paraId="76194AE6" w14:textId="7D7B9F01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C61EFD">
        <w:t>3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15217BB9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0881745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E6CF0" w:rsidRPr="007E6CF0">
        <w:rPr>
          <w:rFonts w:hint="eastAsia"/>
          <w:b/>
        </w:rPr>
        <w:t>:</w:t>
      </w:r>
      <w:r w:rsidR="007E6CF0">
        <w:t xml:space="preserve"> due date: 2022-0</w:t>
      </w:r>
      <w:r w:rsidR="00C61EFD">
        <w:t>4</w:t>
      </w:r>
      <w:r w:rsidR="007E6CF0">
        <w:t>-</w:t>
      </w:r>
      <w:r w:rsidR="00C61EFD">
        <w:t>0</w:t>
      </w:r>
      <w:r w:rsidR="00B23D52">
        <w:t>4</w:t>
      </w:r>
      <w:r w:rsidR="007E6CF0">
        <w:t>.</w:t>
      </w:r>
    </w:p>
    <w:p w14:paraId="73A5EB80" w14:textId="60048084" w:rsidR="007E6CF0" w:rsidRPr="007E6CF0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E6CF0" w:rsidRPr="007E6CF0">
        <w:rPr>
          <w:rFonts w:hint="eastAsia"/>
          <w:b/>
        </w:rPr>
        <w:t>:</w:t>
      </w:r>
      <w:r w:rsidR="007E6CF0" w:rsidRPr="007E6CF0">
        <w:t xml:space="preserve"> </w:t>
      </w:r>
      <w:r w:rsidR="007E6CF0">
        <w:t>keyword 1, keyword 2</w:t>
      </w:r>
    </w:p>
    <w:p w14:paraId="48D79DB0" w14:textId="0C033F74" w:rsidR="0043577F" w:rsidRDefault="007E6CF0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>
        <w:t xml:space="preserve"> </w:t>
      </w:r>
    </w:p>
    <w:sdt>
      <w:sdtPr>
        <w:rPr>
          <w:rFonts w:asciiTheme="minorHAnsi" w:eastAsiaTheme="minorEastAsia" w:hAnsiTheme="minorHAnsi" w:cstheme="minorBidi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  <w:color w:val="auto"/>
          <w:kern w:val="2"/>
        </w:rPr>
      </w:sdtEndPr>
      <w:sdtContent>
        <w:p w14:paraId="54BBB1F5" w14:textId="6D28B9AE" w:rsidR="00BA3ED1" w:rsidRPr="00E96F8E" w:rsidRDefault="00BA3ED1" w:rsidP="00E96F8E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E96F8E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E96F8E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E96F8E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9400CD6" w14:textId="0E207A8A" w:rsidR="003568A3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881744" w:history="1">
            <w:r w:rsidR="003568A3" w:rsidRPr="00AE5C92">
              <w:rPr>
                <w:rStyle w:val="aa"/>
                <w:noProof/>
              </w:rPr>
              <w:t>摘要</w:t>
            </w:r>
            <w:r w:rsidR="003568A3">
              <w:rPr>
                <w:noProof/>
                <w:webHidden/>
              </w:rPr>
              <w:tab/>
            </w:r>
            <w:r w:rsidR="003568A3">
              <w:rPr>
                <w:noProof/>
                <w:webHidden/>
              </w:rPr>
              <w:fldChar w:fldCharType="begin"/>
            </w:r>
            <w:r w:rsidR="003568A3">
              <w:rPr>
                <w:noProof/>
                <w:webHidden/>
              </w:rPr>
              <w:instrText xml:space="preserve"> PAGEREF _Toc100881744 \h </w:instrText>
            </w:r>
            <w:r w:rsidR="003568A3">
              <w:rPr>
                <w:noProof/>
                <w:webHidden/>
              </w:rPr>
            </w:r>
            <w:r w:rsidR="003568A3">
              <w:rPr>
                <w:noProof/>
                <w:webHidden/>
              </w:rPr>
              <w:fldChar w:fldCharType="separate"/>
            </w:r>
            <w:r w:rsidR="003568A3">
              <w:rPr>
                <w:noProof/>
                <w:webHidden/>
              </w:rPr>
              <w:t>i</w:t>
            </w:r>
            <w:r w:rsidR="003568A3">
              <w:rPr>
                <w:noProof/>
                <w:webHidden/>
              </w:rPr>
              <w:fldChar w:fldCharType="end"/>
            </w:r>
          </w:hyperlink>
        </w:p>
        <w:p w14:paraId="193942B7" w14:textId="3657B60C" w:rsidR="003568A3" w:rsidRDefault="003568A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81745" w:history="1">
            <w:r w:rsidRPr="00AE5C92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C11935" w14:textId="3D90EFA7" w:rsidR="003568A3" w:rsidRDefault="003568A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81746" w:history="1">
            <w:r w:rsidRPr="00AE5C92">
              <w:rPr>
                <w:rStyle w:val="aa"/>
                <w:noProof/>
              </w:rPr>
              <w:t>1 Ques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F0DEF8" w14:textId="37BDE00E" w:rsidR="003568A3" w:rsidRDefault="003568A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81747" w:history="1">
            <w:r w:rsidRPr="00AE5C92">
              <w:rPr>
                <w:rStyle w:val="aa"/>
                <w:noProof/>
              </w:rPr>
              <w:t>2 Sol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A6AC55" w14:textId="76D89D80" w:rsidR="003568A3" w:rsidRDefault="003568A3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881748" w:history="1">
            <w:r w:rsidRPr="00AE5C92">
              <w:rPr>
                <w:rStyle w:val="aa"/>
                <w:noProof/>
              </w:rPr>
              <w:t>2.1 Theo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2E035B" w14:textId="4D76EF3D" w:rsidR="003568A3" w:rsidRDefault="003568A3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881749" w:history="1">
            <w:r w:rsidRPr="00AE5C92">
              <w:rPr>
                <w:rStyle w:val="aa"/>
                <w:noProof/>
              </w:rPr>
              <w:t>2.2 Nume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43A907" w14:textId="42C69E44" w:rsidR="003568A3" w:rsidRDefault="003568A3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881750" w:history="1">
            <w:r w:rsidRPr="00AE5C92">
              <w:rPr>
                <w:rStyle w:val="aa"/>
                <w:noProof/>
              </w:rPr>
              <w:t>2.2.1 Question 2.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B84BC1" w14:textId="3056EB95" w:rsidR="003568A3" w:rsidRDefault="003568A3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881751" w:history="1">
            <w:r w:rsidRPr="00AE5C92">
              <w:rPr>
                <w:rStyle w:val="aa"/>
                <w:noProof/>
              </w:rPr>
              <w:t>2.2.2 Question 2.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3F1FA1" w14:textId="05ABC660" w:rsidR="003568A3" w:rsidRDefault="003568A3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881752" w:history="1">
            <w:r w:rsidRPr="00AE5C92">
              <w:rPr>
                <w:rStyle w:val="aa"/>
                <w:noProof/>
              </w:rPr>
              <w:t>2.2.3 Question 2.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AD2845" w14:textId="665D849C" w:rsidR="003568A3" w:rsidRDefault="003568A3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881753" w:history="1">
            <w:r w:rsidRPr="00AE5C92">
              <w:rPr>
                <w:rStyle w:val="aa"/>
                <w:noProof/>
              </w:rPr>
              <w:t>2.2.4 Question 2.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EED587" w14:textId="44482701" w:rsidR="003568A3" w:rsidRDefault="003568A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881754" w:history="1">
            <w:r w:rsidRPr="00AE5C92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881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545A5A1E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45E76415" w14:textId="77777777" w:rsidR="00BA62B6" w:rsidRDefault="00BA62B6" w:rsidP="00BA62B6">
      <w:pPr>
        <w:pStyle w:val="a2"/>
        <w:ind w:firstLine="0"/>
      </w:pPr>
    </w:p>
    <w:p w14:paraId="270A76CD" w14:textId="45721DA0" w:rsidR="00BA62B6" w:rsidRPr="00BA62B6" w:rsidRDefault="00BA62B6" w:rsidP="00BA62B6">
      <w:pPr>
        <w:pStyle w:val="a2"/>
        <w:sectPr w:rsidR="00BA62B6" w:rsidRPr="00BA62B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7F186F9C" w14:textId="2A6A9A22" w:rsidR="00BC64F7" w:rsidRPr="007E0FB4" w:rsidRDefault="00DD3C8A" w:rsidP="007E0FB4">
      <w:pPr>
        <w:pStyle w:val="1"/>
      </w:pPr>
      <w:bookmarkStart w:id="3" w:name="_Toc100881746"/>
      <w:r w:rsidRPr="007E0FB4">
        <w:rPr>
          <w:rFonts w:hint="eastAsia"/>
        </w:rPr>
        <w:lastRenderedPageBreak/>
        <w:t>Q</w:t>
      </w:r>
      <w:r w:rsidRPr="007E0FB4">
        <w:t>uestion</w:t>
      </w:r>
      <w:bookmarkEnd w:id="3"/>
    </w:p>
    <w:p w14:paraId="0995631E" w14:textId="5F2F574F" w:rsidR="00C31B55" w:rsidRDefault="003439EC" w:rsidP="003439EC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27F35EC0" wp14:editId="3B70CEBD">
            <wp:extent cx="5274310" cy="702945"/>
            <wp:effectExtent l="0" t="0" r="254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2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354E3D" w14:textId="2969D04D" w:rsidR="00072FC9" w:rsidRDefault="00072FC9" w:rsidP="003439EC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EF04359" wp14:editId="0F511D49">
            <wp:extent cx="5274310" cy="948690"/>
            <wp:effectExtent l="0" t="0" r="254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48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BF32A6" w14:textId="09987290" w:rsidR="00117320" w:rsidRDefault="00117320" w:rsidP="00967762">
      <w:pPr>
        <w:pStyle w:val="a2"/>
        <w:ind w:firstLine="0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1883C0D1" wp14:editId="40E479B3">
            <wp:extent cx="5274310" cy="1725295"/>
            <wp:effectExtent l="0" t="0" r="0" b="254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25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B39EF" w14:textId="33977A43" w:rsidR="00B012B0" w:rsidRDefault="00B012B0" w:rsidP="003439EC">
      <w:pPr>
        <w:pStyle w:val="a2"/>
        <w:ind w:firstLine="0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47465A50" wp14:editId="3E1C17FD">
            <wp:extent cx="5271323" cy="4348756"/>
            <wp:effectExtent l="0" t="0" r="5715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97" b="26934"/>
                    <a:stretch/>
                  </pic:blipFill>
                  <pic:spPr bwMode="auto">
                    <a:xfrm>
                      <a:off x="0" y="0"/>
                      <a:ext cx="5274310" cy="4351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B59B8" w14:textId="6B82F81F" w:rsidR="00D52B60" w:rsidRDefault="00551E4E" w:rsidP="00AA190A">
      <w:pPr>
        <w:pStyle w:val="a2"/>
        <w:ind w:firstLine="0"/>
      </w:pPr>
      <w:r>
        <w:fldChar w:fldCharType="begin"/>
      </w:r>
      <w:r w:rsidR="004047A4">
        <w:rPr>
          <w:rFonts w:hint="eastAsia"/>
        </w:rPr>
        <w:instrText xml:space="preserve"> ADDIN EN.CITE &lt;EndNote&gt;&lt;Cite&gt;&lt;Author&gt;</w:instrText>
      </w:r>
      <w:r w:rsidR="004047A4">
        <w:rPr>
          <w:rFonts w:hint="eastAsia"/>
        </w:rPr>
        <w:instrText>陆金甫</w:instrText>
      </w:r>
      <w:r w:rsidR="004047A4">
        <w:rPr>
          <w:rFonts w:hint="eastAsia"/>
        </w:rPr>
        <w:instrText>&lt;/Author&gt;&lt;Year&gt;2016&lt;/Year&gt;&lt;RecNum&gt;1&lt;/RecNum&gt;&lt;Pages&gt;154&lt;/Pages&gt;&lt;DisplayText&gt;(</w:instrText>
      </w:r>
      <w:r w:rsidR="004047A4">
        <w:rPr>
          <w:rFonts w:hint="eastAsia"/>
        </w:rPr>
        <w:instrText>陆金甫</w:instrText>
      </w:r>
      <w:r w:rsidR="004047A4">
        <w:rPr>
          <w:rFonts w:hint="eastAsia"/>
        </w:rPr>
        <w:instrText xml:space="preserve"> &amp;amp; </w:instrText>
      </w:r>
      <w:r w:rsidR="004047A4">
        <w:rPr>
          <w:rFonts w:hint="eastAsia"/>
        </w:rPr>
        <w:instrText>关治</w:instrText>
      </w:r>
      <w:r w:rsidR="004047A4">
        <w:rPr>
          <w:rFonts w:hint="eastAsia"/>
        </w:rPr>
        <w:instrText>, 2016, p. 154)&lt;/DisplayText&gt;&lt;record&gt;&lt;rec-number&gt;1&lt;/rec-number&gt;&lt;foreign-keys&gt;&lt;key app="EN" db-id="dr0dprzacr5w52eeafsxx9fz5spdwsewrdfx" timestamp="1647880877"&gt;1&lt;/key&gt;&lt;/foreign-keys&gt;&lt;ref-type name="Book"&gt;6&lt;/ref-type&gt;&lt;contributors&gt;&lt;authors&gt;&lt;author&gt;&lt;style face="normal" font="default" charset="134" size="100%"&gt;</w:instrText>
      </w:r>
      <w:r w:rsidR="004047A4">
        <w:rPr>
          <w:rFonts w:hint="eastAsia"/>
        </w:rPr>
        <w:instrText>陆金甫</w:instrText>
      </w:r>
      <w:r w:rsidR="004047A4">
        <w:rPr>
          <w:rFonts w:hint="eastAsia"/>
        </w:rPr>
        <w:instrText>&lt;/style&gt;&lt;/author&gt;&lt;author&gt;&lt;style face="normal" font="default" charset="134" size="100%"&gt;</w:instrText>
      </w:r>
      <w:r w:rsidR="004047A4">
        <w:rPr>
          <w:rFonts w:hint="eastAsia"/>
        </w:rPr>
        <w:instrText>关治</w:instrText>
      </w:r>
      <w:r w:rsidR="004047A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4047A4">
        <w:rPr>
          <w:rFonts w:hint="eastAsia"/>
        </w:rPr>
        <w:instrText>偏微分方程数值解法</w:instrText>
      </w:r>
      <w:r w:rsidR="004047A4">
        <w:rPr>
          <w:rFonts w:hint="eastAsia"/>
        </w:rPr>
        <w:instrText>&lt;/style&gt;&lt;/title&gt;&lt;/titles&gt;&lt;edition&gt;3&lt;/edition&gt;&lt;dates&gt;&lt;year&gt;2016&lt;/year&gt;&lt;/dates&gt;&lt;pub-location&gt;&lt;style face="normal" font="default" charset="134" size="100%"&gt;</w:instrText>
      </w:r>
      <w:r w:rsidR="004047A4">
        <w:rPr>
          <w:rFonts w:hint="eastAsia"/>
        </w:rPr>
        <w:instrText>北京</w:instrText>
      </w:r>
      <w:r w:rsidR="004047A4">
        <w:rPr>
          <w:rFonts w:hint="eastAsia"/>
        </w:rPr>
        <w:instrText>&lt;/style&gt;&lt;/pub-location&gt;&lt;publisher&gt;&lt;style face="normal" font="default" charset="134" size="100%"&gt;</w:instrText>
      </w:r>
      <w:r w:rsidR="004047A4">
        <w:rPr>
          <w:rFonts w:hint="eastAsia"/>
        </w:rPr>
        <w:instrText>清华大学出版社</w:instrText>
      </w:r>
      <w:r w:rsidR="004047A4">
        <w:rPr>
          <w:rFonts w:hint="eastAsia"/>
        </w:rPr>
        <w:instrText>&lt;/style&gt;&lt;/publisher&gt;&lt;isbn&gt;978-7-302-45472-4&lt;/isbn&gt;&lt;urls&gt;&lt;/urls&gt;&lt;/record&gt;&lt;/Cite&gt;&lt;/EndNote&gt;</w:instrText>
      </w:r>
      <w:r>
        <w:fldChar w:fldCharType="separate"/>
      </w:r>
      <w:r w:rsidR="004047A4">
        <w:rPr>
          <w:rFonts w:hint="eastAsia"/>
          <w:noProof/>
        </w:rPr>
        <w:t>(</w:t>
      </w:r>
      <w:hyperlink w:anchor="_ENREF_1" w:tooltip="陆金甫, 2016 #1" w:history="1">
        <w:r w:rsidR="004047A4" w:rsidRPr="004047A4">
          <w:rPr>
            <w:rStyle w:val="aa"/>
            <w:rFonts w:hint="eastAsia"/>
          </w:rPr>
          <w:t>陆金甫</w:t>
        </w:r>
        <w:r w:rsidR="004047A4" w:rsidRPr="004047A4">
          <w:rPr>
            <w:rStyle w:val="aa"/>
            <w:rFonts w:hint="eastAsia"/>
          </w:rPr>
          <w:t xml:space="preserve"> &amp; </w:t>
        </w:r>
        <w:r w:rsidR="004047A4" w:rsidRPr="004047A4">
          <w:rPr>
            <w:rStyle w:val="aa"/>
            <w:rFonts w:hint="eastAsia"/>
          </w:rPr>
          <w:t>关治</w:t>
        </w:r>
        <w:r w:rsidR="004047A4" w:rsidRPr="004047A4">
          <w:rPr>
            <w:rStyle w:val="aa"/>
            <w:rFonts w:hint="eastAsia"/>
          </w:rPr>
          <w:t>, 2016, p. 154</w:t>
        </w:r>
      </w:hyperlink>
      <w:r w:rsidR="004047A4">
        <w:rPr>
          <w:rFonts w:hint="eastAsia"/>
          <w:noProof/>
        </w:rPr>
        <w:t>)</w:t>
      </w:r>
      <w:r>
        <w:fldChar w:fldCharType="end"/>
      </w:r>
    </w:p>
    <w:p w14:paraId="1A75AEA1" w14:textId="5FB79174" w:rsidR="00FF643A" w:rsidRDefault="00FF643A" w:rsidP="00911344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8B77D09" wp14:editId="46FDBFFE">
            <wp:extent cx="5037128" cy="7782532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42" t="12254" r="16296" b="8876"/>
                    <a:stretch/>
                  </pic:blipFill>
                  <pic:spPr bwMode="auto">
                    <a:xfrm>
                      <a:off x="0" y="0"/>
                      <a:ext cx="5042756" cy="7791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B00690" w14:textId="77777777" w:rsidR="00AA1968" w:rsidRDefault="00AA1968" w:rsidP="007070B8">
      <w:pPr>
        <w:pStyle w:val="a2"/>
        <w:ind w:firstLine="0"/>
        <w:jc w:val="center"/>
        <w:rPr>
          <w:noProof/>
        </w:rPr>
      </w:pPr>
    </w:p>
    <w:p w14:paraId="774C0E14" w14:textId="4FDCAB9A" w:rsidR="007070B8" w:rsidRDefault="007070B8" w:rsidP="007070B8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61A7D02" wp14:editId="567E102A">
            <wp:extent cx="5052275" cy="7766348"/>
            <wp:effectExtent l="0" t="0" r="0" b="635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55" t="14616" r="18362" b="10214"/>
                    <a:stretch/>
                  </pic:blipFill>
                  <pic:spPr bwMode="auto">
                    <a:xfrm>
                      <a:off x="0" y="0"/>
                      <a:ext cx="5057896" cy="7774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00215C" w14:textId="77777777" w:rsidR="00B762CD" w:rsidRDefault="00B762CD" w:rsidP="007070B8">
      <w:pPr>
        <w:pStyle w:val="a2"/>
        <w:ind w:firstLine="0"/>
        <w:jc w:val="center"/>
        <w:rPr>
          <w:noProof/>
        </w:rPr>
      </w:pPr>
    </w:p>
    <w:p w14:paraId="6D586745" w14:textId="705243CE" w:rsidR="007070B8" w:rsidRDefault="007070B8" w:rsidP="007070B8">
      <w:pPr>
        <w:pStyle w:val="a2"/>
        <w:ind w:firstLine="0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0F367F30" wp14:editId="7314F2E0">
            <wp:extent cx="5010686" cy="7906328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607" t="15312" r="18028" b="9866"/>
                    <a:stretch/>
                  </pic:blipFill>
                  <pic:spPr bwMode="auto">
                    <a:xfrm>
                      <a:off x="0" y="0"/>
                      <a:ext cx="5015765" cy="791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67C8E9" w14:textId="77777777" w:rsidR="00613A29" w:rsidRDefault="00613A29" w:rsidP="00AA190A">
      <w:pPr>
        <w:pStyle w:val="a2"/>
        <w:ind w:firstLine="0"/>
      </w:pPr>
    </w:p>
    <w:p w14:paraId="03E2789E" w14:textId="37473923" w:rsidR="003439EC" w:rsidRDefault="003439EC" w:rsidP="00AA190A">
      <w:pPr>
        <w:pStyle w:val="a2"/>
        <w:ind w:firstLine="0"/>
        <w:rPr>
          <w:rFonts w:hint="eastAsia"/>
        </w:rPr>
        <w:sectPr w:rsidR="003439EC" w:rsidSect="006E7921">
          <w:headerReference w:type="default" r:id="rId17"/>
          <w:footerReference w:type="default" r:id="rId18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6494F0B9" w14:textId="30B6E24C" w:rsidR="009D58CA" w:rsidRDefault="00575730" w:rsidP="007E0FB4">
      <w:pPr>
        <w:pStyle w:val="1"/>
      </w:pPr>
      <w:bookmarkStart w:id="4" w:name="_Toc100881747"/>
      <w:r>
        <w:rPr>
          <w:rFonts w:hint="eastAsia"/>
        </w:rPr>
        <w:lastRenderedPageBreak/>
        <w:t>Solutions</w:t>
      </w:r>
      <w:bookmarkEnd w:id="4"/>
    </w:p>
    <w:p w14:paraId="73144C0E" w14:textId="7095780F" w:rsidR="00062568" w:rsidRPr="00062568" w:rsidRDefault="00062568" w:rsidP="00062568">
      <w:pPr>
        <w:pStyle w:val="21"/>
        <w:rPr>
          <w:rFonts w:hint="eastAsia"/>
        </w:rPr>
      </w:pPr>
      <w:bookmarkStart w:id="5" w:name="_Toc100881748"/>
      <w:r>
        <w:rPr>
          <w:rFonts w:hint="eastAsia"/>
        </w:rPr>
        <w:t>T</w:t>
      </w:r>
      <w:r>
        <w:t>heory</w:t>
      </w:r>
      <w:bookmarkEnd w:id="5"/>
    </w:p>
    <w:p w14:paraId="445B5250" w14:textId="3639E9CE" w:rsidR="00DB67BF" w:rsidRDefault="00BD6445" w:rsidP="00DB67B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405E40CD" wp14:editId="55DCC30F">
            <wp:extent cx="5274310" cy="7448960"/>
            <wp:effectExtent l="0" t="0" r="254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8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CB4180" w14:textId="70B64766" w:rsidR="00BD6445" w:rsidRDefault="00BD6445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DF30E67" wp14:editId="7418923E">
            <wp:extent cx="5274310" cy="7522633"/>
            <wp:effectExtent l="0" t="0" r="2540" b="254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22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DDF4A4" w14:textId="53776B77" w:rsidR="00BD6445" w:rsidRDefault="00BD6445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DC97110" wp14:editId="4C24796E">
            <wp:extent cx="5274310" cy="7499241"/>
            <wp:effectExtent l="0" t="0" r="2540" b="698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99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6296FD" w14:textId="3D7BE362" w:rsidR="00BD6445" w:rsidRDefault="00BD6445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1F0BC22" wp14:editId="6DA8F536">
            <wp:extent cx="5274310" cy="7483349"/>
            <wp:effectExtent l="0" t="0" r="2540" b="381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833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CF02FD" w14:textId="19012EC7" w:rsidR="00A25366" w:rsidRDefault="00A25366">
      <w:pPr>
        <w:widowControl/>
        <w:jc w:val="left"/>
        <w:rPr>
          <w:rFonts w:ascii="Times New Roman" w:eastAsia="宋体" w:hAnsi="Times New Roman" w:cs="Times New Roman"/>
        </w:rPr>
      </w:pPr>
      <w:r>
        <w:br w:type="page"/>
      </w:r>
    </w:p>
    <w:p w14:paraId="4358BEEB" w14:textId="54E7E3D4" w:rsidR="00330CE4" w:rsidRDefault="00330CE4" w:rsidP="00330CE4">
      <w:pPr>
        <w:pStyle w:val="21"/>
      </w:pPr>
      <w:bookmarkStart w:id="6" w:name="_Toc100881749"/>
      <w:proofErr w:type="spellStart"/>
      <w:r w:rsidRPr="00330CE4">
        <w:lastRenderedPageBreak/>
        <w:t>Numerics</w:t>
      </w:r>
      <w:bookmarkEnd w:id="6"/>
      <w:proofErr w:type="spellEnd"/>
    </w:p>
    <w:p w14:paraId="5F1C1E18" w14:textId="2B8157AE" w:rsidR="0077368B" w:rsidRDefault="006A56E7" w:rsidP="0077368B">
      <w:pPr>
        <w:pStyle w:val="31"/>
      </w:pPr>
      <w:bookmarkStart w:id="7" w:name="_Toc100881750"/>
      <w:r>
        <w:rPr>
          <w:rFonts w:hint="eastAsia"/>
        </w:rPr>
        <w:t>Q</w:t>
      </w:r>
      <w:r>
        <w:t>uestion 2.1</w:t>
      </w:r>
      <w:bookmarkEnd w:id="7"/>
    </w:p>
    <w:p w14:paraId="410B0AB1" w14:textId="5659CC22" w:rsidR="00A97D2B" w:rsidRDefault="006A56E7" w:rsidP="00A97D2B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74DF5E0" wp14:editId="3F7D0A66">
            <wp:extent cx="5274310" cy="1725295"/>
            <wp:effectExtent l="0" t="0" r="2540" b="825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25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392E97" w14:textId="3416671F" w:rsidR="00A97D2B" w:rsidRDefault="00A97D2B" w:rsidP="00A97D2B">
      <w:pPr>
        <w:pStyle w:val="31"/>
      </w:pPr>
      <w:bookmarkStart w:id="8" w:name="_Toc100881751"/>
      <w:r>
        <w:rPr>
          <w:rFonts w:hint="eastAsia"/>
        </w:rPr>
        <w:t>Q</w:t>
      </w:r>
      <w:r>
        <w:t>uestion 2.</w:t>
      </w:r>
      <w:r>
        <w:t>2</w:t>
      </w:r>
      <w:bookmarkEnd w:id="8"/>
    </w:p>
    <w:p w14:paraId="4C615CA4" w14:textId="41A8BF73" w:rsidR="00A97D2B" w:rsidRDefault="00A97D2B" w:rsidP="00A97D2B">
      <w:pPr>
        <w:pStyle w:val="31"/>
      </w:pPr>
      <w:bookmarkStart w:id="9" w:name="_Toc100881752"/>
      <w:r>
        <w:rPr>
          <w:rFonts w:hint="eastAsia"/>
        </w:rPr>
        <w:t>Q</w:t>
      </w:r>
      <w:r>
        <w:t>uestion 2.</w:t>
      </w:r>
      <w:r>
        <w:t>3</w:t>
      </w:r>
      <w:bookmarkEnd w:id="9"/>
    </w:p>
    <w:p w14:paraId="18013DC3" w14:textId="70C2D3A8" w:rsidR="00A97D2B" w:rsidRDefault="00A97D2B" w:rsidP="00A97D2B">
      <w:pPr>
        <w:pStyle w:val="31"/>
      </w:pPr>
      <w:bookmarkStart w:id="10" w:name="_Toc100881753"/>
      <w:r>
        <w:rPr>
          <w:rFonts w:hint="eastAsia"/>
        </w:rPr>
        <w:t>Q</w:t>
      </w:r>
      <w:r>
        <w:t>uestion 2.</w:t>
      </w:r>
      <w:r>
        <w:t>4</w:t>
      </w:r>
      <w:bookmarkEnd w:id="10"/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1500F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3613050" w14:textId="7FF877EC" w:rsidR="00551E4E" w:rsidRDefault="00895D59" w:rsidP="007E0FB4">
      <w:pPr>
        <w:pStyle w:val="af1"/>
      </w:pPr>
      <w:bookmarkStart w:id="11" w:name="_Toc100881754"/>
      <w:r w:rsidRPr="00A06EB2">
        <w:lastRenderedPageBreak/>
        <w:t>References</w:t>
      </w:r>
      <w:bookmarkEnd w:id="11"/>
    </w:p>
    <w:p w14:paraId="260594F2" w14:textId="77777777" w:rsidR="004047A4" w:rsidRPr="004047A4" w:rsidRDefault="00551E4E" w:rsidP="004047A4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="004047A4" w:rsidRPr="004047A4">
        <w:rPr>
          <w:rFonts w:hint="eastAsia"/>
        </w:rPr>
        <w:t>陆金甫</w:t>
      </w:r>
      <w:r w:rsidR="004047A4" w:rsidRPr="004047A4">
        <w:rPr>
          <w:rFonts w:hint="eastAsia"/>
        </w:rPr>
        <w:t xml:space="preserve">, &amp; </w:t>
      </w:r>
      <w:r w:rsidR="004047A4" w:rsidRPr="004047A4">
        <w:rPr>
          <w:rFonts w:hint="eastAsia"/>
        </w:rPr>
        <w:t>关治</w:t>
      </w:r>
      <w:r w:rsidR="004047A4" w:rsidRPr="004047A4">
        <w:rPr>
          <w:rFonts w:hint="eastAsia"/>
        </w:rPr>
        <w:t xml:space="preserve">. (2016). </w:t>
      </w:r>
      <w:r w:rsidR="004047A4" w:rsidRPr="004047A4">
        <w:rPr>
          <w:rFonts w:hint="eastAsia"/>
          <w:i/>
        </w:rPr>
        <w:t>偏微分方程数值解法</w:t>
      </w:r>
      <w:r w:rsidR="004047A4" w:rsidRPr="004047A4">
        <w:rPr>
          <w:rFonts w:hint="eastAsia"/>
        </w:rPr>
        <w:t xml:space="preserve"> (3 ed.). </w:t>
      </w:r>
      <w:r w:rsidR="004047A4" w:rsidRPr="004047A4">
        <w:rPr>
          <w:rFonts w:hint="eastAsia"/>
        </w:rPr>
        <w:t>清华大学出版社</w:t>
      </w:r>
      <w:r w:rsidR="004047A4" w:rsidRPr="004047A4">
        <w:rPr>
          <w:rFonts w:hint="eastAsia"/>
        </w:rPr>
        <w:t xml:space="preserve">. </w:t>
      </w:r>
      <w:bookmarkEnd w:id="12"/>
    </w:p>
    <w:p w14:paraId="20D63D29" w14:textId="749F8030" w:rsidR="00A26A2B" w:rsidRDefault="00551E4E" w:rsidP="00B23D52">
      <w:pPr>
        <w:pStyle w:val="a2"/>
        <w:ind w:firstLine="0"/>
      </w:pPr>
      <w:r>
        <w:fldChar w:fldCharType="end"/>
      </w:r>
      <w:bookmarkEnd w:id="0"/>
    </w:p>
    <w:sectPr w:rsidR="00A26A2B" w:rsidSect="00A07C18">
      <w:headerReference w:type="default" r:id="rId2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6555DA" w14:textId="77777777" w:rsidR="007C0359" w:rsidRDefault="007C0359" w:rsidP="00E26F2C">
      <w:r>
        <w:separator/>
      </w:r>
    </w:p>
  </w:endnote>
  <w:endnote w:type="continuationSeparator" w:id="0">
    <w:p w14:paraId="025DAE4A" w14:textId="77777777" w:rsidR="007C0359" w:rsidRDefault="007C0359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266B2F6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80AB5">
      <w:rPr>
        <w:rFonts w:ascii="Times New Roman" w:eastAsia="宋体" w:hAnsi="Times New Roman" w:cs="Times New Roman"/>
        <w:noProof/>
      </w:rPr>
      <w:t>2022-03-22 00:49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377D97B2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3568A3">
      <w:rPr>
        <w:rFonts w:ascii="Times New Roman" w:eastAsia="宋体" w:hAnsi="Times New Roman" w:cs="Times New Roman"/>
        <w:b/>
        <w:noProof/>
      </w:rPr>
      <w:instrText>12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>-</w:instrText>
    </w:r>
    <w:r w:rsidR="001500FB">
      <w:rPr>
        <w:rFonts w:ascii="Times New Roman" w:eastAsia="宋体" w:hAnsi="Times New Roman" w:cs="Times New Roman"/>
        <w:b/>
      </w:rPr>
      <w:instrText>2</w:instrText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/>
        <w:b/>
      </w:rPr>
      <w:fldChar w:fldCharType="separate"/>
    </w:r>
    <w:r w:rsidR="003568A3">
      <w:rPr>
        <w:rFonts w:ascii="Times New Roman" w:eastAsia="宋体" w:hAnsi="Times New Roman" w:cs="Times New Roman"/>
        <w:b/>
        <w:noProof/>
      </w:rPr>
      <w:t>10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80AB5">
      <w:rPr>
        <w:rFonts w:ascii="Times New Roman" w:eastAsia="宋体" w:hAnsi="Times New Roman" w:cs="Times New Roman"/>
        <w:noProof/>
      </w:rPr>
      <w:t>2022-03-22 00:49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000D4B" w14:textId="77777777" w:rsidR="007C0359" w:rsidRDefault="007C0359" w:rsidP="00E26F2C">
      <w:r>
        <w:separator/>
      </w:r>
    </w:p>
  </w:footnote>
  <w:footnote w:type="continuationSeparator" w:id="0">
    <w:p w14:paraId="5C1804A0" w14:textId="77777777" w:rsidR="007C0359" w:rsidRDefault="007C0359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E8A955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0" name="图片 2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1779F32D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C5298F">
      <w:rPr>
        <w:rFonts w:ascii="Times New Roman" w:eastAsia="宋体" w:hAnsi="Times New Roman" w:cs="Times New Roman" w:hint="eastAsia"/>
      </w:rPr>
      <w:t>研</w:t>
    </w:r>
    <w:proofErr w:type="gramEnd"/>
    <w:r w:rsidRPr="00C5298F">
      <w:rPr>
        <w:rFonts w:ascii="Times New Roman" w:eastAsia="宋体" w:hAnsi="Times New Roman" w:cs="Times New Roman"/>
      </w:rPr>
      <w:t>-MATH6008-M01-</w:t>
    </w:r>
    <w:r w:rsidRPr="00C5298F">
      <w:rPr>
        <w:rFonts w:ascii="Times New Roman" w:eastAsia="宋体" w:hAnsi="Times New Roman" w:cs="Times New Roman"/>
      </w:rPr>
      <w:t>偏微分方程数值方法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1FCA7F9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C5298F">
      <w:rPr>
        <w:rFonts w:ascii="Times New Roman" w:eastAsia="宋体" w:hAnsi="Times New Roman" w:cs="Times New Roman" w:hint="eastAsia"/>
      </w:rPr>
      <w:t>研</w:t>
    </w:r>
    <w:proofErr w:type="gramEnd"/>
    <w:r w:rsidRPr="00C5298F">
      <w:rPr>
        <w:rFonts w:ascii="Times New Roman" w:eastAsia="宋体" w:hAnsi="Times New Roman" w:cs="Times New Roman"/>
      </w:rPr>
      <w:t>-MATH6008-M01-</w:t>
    </w:r>
    <w:r w:rsidRPr="00C5298F">
      <w:rPr>
        <w:rFonts w:ascii="Times New Roman" w:eastAsia="宋体" w:hAnsi="Times New Roman" w:cs="Times New Roman"/>
      </w:rPr>
      <w:t>偏微分方程数值方法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3568A3">
      <w:rPr>
        <w:rFonts w:ascii="Times New Roman" w:eastAsia="宋体" w:hAnsi="Times New Roman" w:cs="Times New Roman"/>
        <w:noProof/>
      </w:rPr>
      <w:t>Solutions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7" name="图片 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4B4D2BE5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C5298F">
      <w:rPr>
        <w:rFonts w:ascii="Times New Roman" w:eastAsia="宋体" w:hAnsi="Times New Roman" w:cs="Times New Roman" w:hint="eastAsia"/>
      </w:rPr>
      <w:t>研</w:t>
    </w:r>
    <w:proofErr w:type="gramEnd"/>
    <w:r w:rsidRPr="00C5298F">
      <w:rPr>
        <w:rFonts w:ascii="Times New Roman" w:eastAsia="宋体" w:hAnsi="Times New Roman" w:cs="Times New Roman"/>
      </w:rPr>
      <w:t>-MATH6008-M01-</w:t>
    </w:r>
    <w:r w:rsidRPr="00C5298F">
      <w:rPr>
        <w:rFonts w:ascii="Times New Roman" w:eastAsia="宋体" w:hAnsi="Times New Roman" w:cs="Times New Roman"/>
      </w:rPr>
      <w:t>偏微分方程数值方法</w:t>
    </w:r>
    <w:r w:rsidRPr="00E26F2C">
      <w:rPr>
        <w:rFonts w:ascii="Times New Roman" w:eastAsia="宋体" w:hAnsi="Times New Roman" w:cs="Times New Roman"/>
      </w:rPr>
      <w:tab/>
    </w:r>
    <w:r w:rsidR="00B23D52">
      <w:rPr>
        <w:rFonts w:ascii="Times New Roman" w:eastAsia="宋体" w:hAnsi="Times New Roman" w:cs="Times New Roman" w:hint="eastAsia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BA8AB006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dr0dprzacr5w52eeafsxx9fz5spdwsewrdfx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2568"/>
    <w:rsid w:val="0006613A"/>
    <w:rsid w:val="00070B1B"/>
    <w:rsid w:val="000710F5"/>
    <w:rsid w:val="00072FC9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F0255"/>
    <w:rsid w:val="000F46A5"/>
    <w:rsid w:val="001020F4"/>
    <w:rsid w:val="0010215F"/>
    <w:rsid w:val="0010529D"/>
    <w:rsid w:val="001127E3"/>
    <w:rsid w:val="00113349"/>
    <w:rsid w:val="00117320"/>
    <w:rsid w:val="001217EE"/>
    <w:rsid w:val="00122718"/>
    <w:rsid w:val="00123357"/>
    <w:rsid w:val="00123E83"/>
    <w:rsid w:val="001347DF"/>
    <w:rsid w:val="001363CC"/>
    <w:rsid w:val="001500FB"/>
    <w:rsid w:val="00151FF6"/>
    <w:rsid w:val="00153A12"/>
    <w:rsid w:val="001552F1"/>
    <w:rsid w:val="001640E2"/>
    <w:rsid w:val="00164A5E"/>
    <w:rsid w:val="00166030"/>
    <w:rsid w:val="00167417"/>
    <w:rsid w:val="0017033C"/>
    <w:rsid w:val="00173719"/>
    <w:rsid w:val="00180AB5"/>
    <w:rsid w:val="00182F27"/>
    <w:rsid w:val="00185EFD"/>
    <w:rsid w:val="00186A76"/>
    <w:rsid w:val="00197340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377AA"/>
    <w:rsid w:val="002558A5"/>
    <w:rsid w:val="00255BAF"/>
    <w:rsid w:val="00263054"/>
    <w:rsid w:val="00265A3B"/>
    <w:rsid w:val="00271368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30CE4"/>
    <w:rsid w:val="00330FFF"/>
    <w:rsid w:val="003434B9"/>
    <w:rsid w:val="00343683"/>
    <w:rsid w:val="003439EC"/>
    <w:rsid w:val="00343DB5"/>
    <w:rsid w:val="00347617"/>
    <w:rsid w:val="0035231C"/>
    <w:rsid w:val="00354FFB"/>
    <w:rsid w:val="003568A3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7A4"/>
    <w:rsid w:val="004049B8"/>
    <w:rsid w:val="004153ED"/>
    <w:rsid w:val="00420B27"/>
    <w:rsid w:val="00432C03"/>
    <w:rsid w:val="0043577F"/>
    <w:rsid w:val="00443934"/>
    <w:rsid w:val="004507D5"/>
    <w:rsid w:val="00455993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03F2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482C"/>
    <w:rsid w:val="00527A61"/>
    <w:rsid w:val="00534321"/>
    <w:rsid w:val="00534355"/>
    <w:rsid w:val="00535BCA"/>
    <w:rsid w:val="00545783"/>
    <w:rsid w:val="00551E4E"/>
    <w:rsid w:val="00562AC9"/>
    <w:rsid w:val="00563091"/>
    <w:rsid w:val="005632FC"/>
    <w:rsid w:val="00571D83"/>
    <w:rsid w:val="00574711"/>
    <w:rsid w:val="00575730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3A29"/>
    <w:rsid w:val="00615CEA"/>
    <w:rsid w:val="006176F4"/>
    <w:rsid w:val="006226A4"/>
    <w:rsid w:val="00626968"/>
    <w:rsid w:val="006302FB"/>
    <w:rsid w:val="00632554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5F25"/>
    <w:rsid w:val="006620FB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A56E7"/>
    <w:rsid w:val="006B1B0C"/>
    <w:rsid w:val="006B28AE"/>
    <w:rsid w:val="006B5A82"/>
    <w:rsid w:val="006B6F1B"/>
    <w:rsid w:val="006C3CCC"/>
    <w:rsid w:val="006C607B"/>
    <w:rsid w:val="006C707B"/>
    <w:rsid w:val="006D10BF"/>
    <w:rsid w:val="006D272A"/>
    <w:rsid w:val="006D2A87"/>
    <w:rsid w:val="006D58B4"/>
    <w:rsid w:val="006E5ED9"/>
    <w:rsid w:val="006E7921"/>
    <w:rsid w:val="006F1970"/>
    <w:rsid w:val="007022C0"/>
    <w:rsid w:val="0070305B"/>
    <w:rsid w:val="00703C32"/>
    <w:rsid w:val="00704774"/>
    <w:rsid w:val="007058A6"/>
    <w:rsid w:val="007070B8"/>
    <w:rsid w:val="0071143F"/>
    <w:rsid w:val="007156AA"/>
    <w:rsid w:val="007170B6"/>
    <w:rsid w:val="007203BD"/>
    <w:rsid w:val="00727677"/>
    <w:rsid w:val="00730FC8"/>
    <w:rsid w:val="00736098"/>
    <w:rsid w:val="00737296"/>
    <w:rsid w:val="0074345A"/>
    <w:rsid w:val="00743F0C"/>
    <w:rsid w:val="00745552"/>
    <w:rsid w:val="00751CF9"/>
    <w:rsid w:val="00752EC4"/>
    <w:rsid w:val="007534C4"/>
    <w:rsid w:val="00755D82"/>
    <w:rsid w:val="00756F07"/>
    <w:rsid w:val="00764635"/>
    <w:rsid w:val="007653A2"/>
    <w:rsid w:val="00770EB3"/>
    <w:rsid w:val="0077368B"/>
    <w:rsid w:val="00776B46"/>
    <w:rsid w:val="0078003D"/>
    <w:rsid w:val="00780EC4"/>
    <w:rsid w:val="00782D35"/>
    <w:rsid w:val="007834A6"/>
    <w:rsid w:val="00785965"/>
    <w:rsid w:val="007A0235"/>
    <w:rsid w:val="007A5143"/>
    <w:rsid w:val="007A520C"/>
    <w:rsid w:val="007A6060"/>
    <w:rsid w:val="007A7ED3"/>
    <w:rsid w:val="007B0A3D"/>
    <w:rsid w:val="007B1B09"/>
    <w:rsid w:val="007B6D23"/>
    <w:rsid w:val="007B7552"/>
    <w:rsid w:val="007C02B4"/>
    <w:rsid w:val="007C0359"/>
    <w:rsid w:val="007C03B9"/>
    <w:rsid w:val="007D1296"/>
    <w:rsid w:val="007D4258"/>
    <w:rsid w:val="007D53AA"/>
    <w:rsid w:val="007D53D9"/>
    <w:rsid w:val="007E0FB4"/>
    <w:rsid w:val="007E4988"/>
    <w:rsid w:val="007E6CF0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4756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29E4"/>
    <w:rsid w:val="008932BA"/>
    <w:rsid w:val="00894549"/>
    <w:rsid w:val="00895D59"/>
    <w:rsid w:val="008B03D6"/>
    <w:rsid w:val="008B0D17"/>
    <w:rsid w:val="008B2B8C"/>
    <w:rsid w:val="008B4F78"/>
    <w:rsid w:val="008B70E9"/>
    <w:rsid w:val="008C7647"/>
    <w:rsid w:val="008E0A54"/>
    <w:rsid w:val="008E12C5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1344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41B4"/>
    <w:rsid w:val="00966455"/>
    <w:rsid w:val="00967762"/>
    <w:rsid w:val="009709A7"/>
    <w:rsid w:val="00971191"/>
    <w:rsid w:val="009734D1"/>
    <w:rsid w:val="00974514"/>
    <w:rsid w:val="009747B0"/>
    <w:rsid w:val="00977B38"/>
    <w:rsid w:val="009853D9"/>
    <w:rsid w:val="00990246"/>
    <w:rsid w:val="00997787"/>
    <w:rsid w:val="009A11C5"/>
    <w:rsid w:val="009A33AB"/>
    <w:rsid w:val="009A340D"/>
    <w:rsid w:val="009A7094"/>
    <w:rsid w:val="009B2596"/>
    <w:rsid w:val="009B3632"/>
    <w:rsid w:val="009C44A4"/>
    <w:rsid w:val="009D2A35"/>
    <w:rsid w:val="009D328D"/>
    <w:rsid w:val="009D34E4"/>
    <w:rsid w:val="009D4BF2"/>
    <w:rsid w:val="009D50B5"/>
    <w:rsid w:val="009D58CA"/>
    <w:rsid w:val="009D6F80"/>
    <w:rsid w:val="009E382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5366"/>
    <w:rsid w:val="00A26A2B"/>
    <w:rsid w:val="00A3192C"/>
    <w:rsid w:val="00A36221"/>
    <w:rsid w:val="00A372A9"/>
    <w:rsid w:val="00A449AB"/>
    <w:rsid w:val="00A6649A"/>
    <w:rsid w:val="00A67360"/>
    <w:rsid w:val="00A713D6"/>
    <w:rsid w:val="00A74236"/>
    <w:rsid w:val="00A75576"/>
    <w:rsid w:val="00A75EFC"/>
    <w:rsid w:val="00A8040B"/>
    <w:rsid w:val="00A83CB6"/>
    <w:rsid w:val="00A84EFD"/>
    <w:rsid w:val="00A90CBD"/>
    <w:rsid w:val="00A97D2B"/>
    <w:rsid w:val="00AA02E8"/>
    <w:rsid w:val="00AA085A"/>
    <w:rsid w:val="00AA190A"/>
    <w:rsid w:val="00AA1968"/>
    <w:rsid w:val="00AA3BA4"/>
    <w:rsid w:val="00AA653D"/>
    <w:rsid w:val="00AA6585"/>
    <w:rsid w:val="00AA74E5"/>
    <w:rsid w:val="00AB30F8"/>
    <w:rsid w:val="00AB376A"/>
    <w:rsid w:val="00AB378E"/>
    <w:rsid w:val="00AB7C1E"/>
    <w:rsid w:val="00AC0BA1"/>
    <w:rsid w:val="00AC719E"/>
    <w:rsid w:val="00AC71B8"/>
    <w:rsid w:val="00AD229A"/>
    <w:rsid w:val="00AD7D7D"/>
    <w:rsid w:val="00AE5A11"/>
    <w:rsid w:val="00AE76A0"/>
    <w:rsid w:val="00AF12EF"/>
    <w:rsid w:val="00AF2119"/>
    <w:rsid w:val="00AF221E"/>
    <w:rsid w:val="00AF2ED7"/>
    <w:rsid w:val="00AF4694"/>
    <w:rsid w:val="00B005D3"/>
    <w:rsid w:val="00B012B0"/>
    <w:rsid w:val="00B02BFC"/>
    <w:rsid w:val="00B04128"/>
    <w:rsid w:val="00B102BD"/>
    <w:rsid w:val="00B14520"/>
    <w:rsid w:val="00B2083B"/>
    <w:rsid w:val="00B23D52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2439"/>
    <w:rsid w:val="00B743BA"/>
    <w:rsid w:val="00B762CD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A62B6"/>
    <w:rsid w:val="00BA7F27"/>
    <w:rsid w:val="00BB397E"/>
    <w:rsid w:val="00BB542E"/>
    <w:rsid w:val="00BB56E7"/>
    <w:rsid w:val="00BC64F7"/>
    <w:rsid w:val="00BD04DD"/>
    <w:rsid w:val="00BD1379"/>
    <w:rsid w:val="00BD435F"/>
    <w:rsid w:val="00BD6445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1B55"/>
    <w:rsid w:val="00C368B1"/>
    <w:rsid w:val="00C516A7"/>
    <w:rsid w:val="00C5298F"/>
    <w:rsid w:val="00C52D3F"/>
    <w:rsid w:val="00C54953"/>
    <w:rsid w:val="00C573AA"/>
    <w:rsid w:val="00C575C9"/>
    <w:rsid w:val="00C61356"/>
    <w:rsid w:val="00C61EFD"/>
    <w:rsid w:val="00C64FEB"/>
    <w:rsid w:val="00C659CC"/>
    <w:rsid w:val="00C72C09"/>
    <w:rsid w:val="00C74C96"/>
    <w:rsid w:val="00C7504D"/>
    <w:rsid w:val="00C84B23"/>
    <w:rsid w:val="00C85519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2B60"/>
    <w:rsid w:val="00D54953"/>
    <w:rsid w:val="00D57F5F"/>
    <w:rsid w:val="00D605B0"/>
    <w:rsid w:val="00D62E07"/>
    <w:rsid w:val="00D64A65"/>
    <w:rsid w:val="00D7430D"/>
    <w:rsid w:val="00D75C84"/>
    <w:rsid w:val="00D81EB2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7BF"/>
    <w:rsid w:val="00DB6F83"/>
    <w:rsid w:val="00DC1E56"/>
    <w:rsid w:val="00DC2D05"/>
    <w:rsid w:val="00DD0000"/>
    <w:rsid w:val="00DD0D85"/>
    <w:rsid w:val="00DD3C8A"/>
    <w:rsid w:val="00DD4EE0"/>
    <w:rsid w:val="00DE2683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3F8D"/>
    <w:rsid w:val="00E866AE"/>
    <w:rsid w:val="00E86DA4"/>
    <w:rsid w:val="00E87A89"/>
    <w:rsid w:val="00E91A37"/>
    <w:rsid w:val="00E96F8E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D5CD6"/>
    <w:rsid w:val="00ED5F89"/>
    <w:rsid w:val="00ED6E57"/>
    <w:rsid w:val="00EE693D"/>
    <w:rsid w:val="00F0094F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6810"/>
    <w:rsid w:val="00F852AB"/>
    <w:rsid w:val="00F86A46"/>
    <w:rsid w:val="00F87CD2"/>
    <w:rsid w:val="00F90138"/>
    <w:rsid w:val="00F934F9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643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7E0FB4"/>
    <w:pPr>
      <w:keepNext/>
      <w:keepLines/>
      <w:numPr>
        <w:numId w:val="1"/>
      </w:numPr>
      <w:spacing w:beforeLines="50" w:before="156" w:afterLines="50" w:after="156"/>
      <w:outlineLvl w:val="0"/>
    </w:pPr>
    <w:rPr>
      <w:rFonts w:ascii="Times New Roman" w:eastAsia="黑体" w:hAnsi="Times New Roman" w:cs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655F25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1640E2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1640E2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7E0FB4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655F25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1640E2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1640E2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 w:cs="Times New Roman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jpe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eader" Target="header2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header" Target="header3.xml"/><Relationship Id="rId10" Type="http://schemas.openxmlformats.org/officeDocument/2006/relationships/image" Target="media/image2.png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474152CD-34C0-4C4D-8E6A-1E009C006C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2</Pages>
  <Words>377</Words>
  <Characters>2154</Characters>
  <Application>Microsoft Office Word</Application>
  <DocSecurity>0</DocSecurity>
  <Lines>17</Lines>
  <Paragraphs>5</Paragraphs>
  <ScaleCrop>false</ScaleCrop>
  <Company/>
  <LinksUpToDate>false</LinksUpToDate>
  <CharactersWithSpaces>2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44</cp:revision>
  <cp:lastPrinted>2022-03-21T16:48:00Z</cp:lastPrinted>
  <dcterms:created xsi:type="dcterms:W3CDTF">2022-04-14T17:56:00Z</dcterms:created>
  <dcterms:modified xsi:type="dcterms:W3CDTF">2022-04-14T18:22:00Z</dcterms:modified>
</cp:coreProperties>
</file>